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t. Yared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0C2A65">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0C2A65">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0C2A65">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0C2A65">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0C2A65">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0C2A65">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0C2A65">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0C2A65">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0C2A65">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0C2A65">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0C2A65">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0C2A65">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0C2A65">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0C2A65">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0C2A65">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0C2A65">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0C2A65">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0C2A65">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0C2A65">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0C2A65">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0C2A65">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0C2A65">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0C2A65">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0C2A65">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0C2A65">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0C2A65">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0C2A65">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0C2A65">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0C2A65">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0C2A65">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0C2A65">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0C2A65">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0C2A65">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0C2A65">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0C2A65">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0C2A65"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0C2A65"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D47498">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47498">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0C2A65"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0C2A65"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language translation using google translator(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54C16270" w:rsidR="0090435F" w:rsidRDefault="000C2A65"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0C2A65"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0C2A6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0C2A6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D60A6B" w:rsidRPr="0053194C" w:rsidRDefault="00D60A6B" w:rsidP="00B45E28">
                            <w:pPr>
                              <w:pStyle w:val="Caption"/>
                              <w:jc w:val="center"/>
                              <w:rPr>
                                <w:sz w:val="24"/>
                                <w:szCs w:val="24"/>
                              </w:rPr>
                            </w:pPr>
                            <w:bookmarkStart w:id="117"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D60A6B" w:rsidRPr="0053194C" w:rsidRDefault="00D60A6B" w:rsidP="00B45E28">
                      <w:pPr>
                        <w:pStyle w:val="Caption"/>
                        <w:jc w:val="center"/>
                        <w:rPr>
                          <w:sz w:val="24"/>
                          <w:szCs w:val="24"/>
                        </w:rPr>
                      </w:pPr>
                      <w:bookmarkStart w:id="118"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6B1D1BED" w14:textId="15173081"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r w:rsidR="008B2345">
        <w:rPr>
          <w:shd w:val="clear" w:color="auto" w:fill="FFFFFF"/>
        </w:rPr>
        <w:t>S</w:t>
      </w:r>
      <w:r w:rsidR="00893519" w:rsidRPr="00893519">
        <w:rPr>
          <w:shd w:val="clear" w:color="auto" w:fill="FFFFFF"/>
        </w:rPr>
        <w:t>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 xml:space="preserve">2-5 </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m:t>
        </m:r>
        <m:r>
          <w:rPr>
            <w:rFonts w:ascii="Cambria Math" w:hAnsi="Cambria Math"/>
          </w:rPr>
          <w:lastRenderedPageBreak/>
          <m:t xml:space="preserve">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EFB72AA"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Later, ConvNets was commonly embraced as their core building block.</w:t>
      </w:r>
      <w:r w:rsidR="000C69EC">
        <w:t>.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1"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D60A6B" w:rsidRPr="00611D77" w:rsidRDefault="00D60A6B" w:rsidP="00982897">
                            <w:pPr>
                              <w:pStyle w:val="Caption"/>
                              <w:jc w:val="center"/>
                              <w:rPr>
                                <w:color w:val="auto"/>
                                <w:sz w:val="36"/>
                                <w:szCs w:val="36"/>
                              </w:rPr>
                            </w:pPr>
                            <w:bookmarkStart w:id="142"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D60A6B" w:rsidRPr="00611D77" w:rsidRDefault="00D60A6B" w:rsidP="00982897">
                      <w:pPr>
                        <w:pStyle w:val="Caption"/>
                        <w:jc w:val="center"/>
                        <w:rPr>
                          <w:color w:val="auto"/>
                          <w:sz w:val="36"/>
                          <w:szCs w:val="36"/>
                        </w:rPr>
                      </w:pPr>
                      <w:bookmarkStart w:id="143"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1CFE252D"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conceivably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5" w:name="_Toc51406915"/>
      <w:r>
        <w:t xml:space="preserve">Recent </w:t>
      </w:r>
      <w:r w:rsidR="00593A83">
        <w:t xml:space="preserve">works on </w:t>
      </w:r>
      <w:r w:rsidR="00E32A9C">
        <w:t>Spatio-</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t>Spati</w:t>
      </w:r>
      <w:r w:rsidR="002B61C3">
        <w:t>o</w:t>
      </w:r>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MoCycl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r w:rsidR="00E90E1D">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r w:rsidRPr="00BE6EF3">
              <w:t xml:space="preserve">Mocycle-GAN: Unpaired Video-to-Video Translation </w:t>
            </w:r>
            <w:r>
              <w:t xml:space="preserve"> Mocycl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D47498">
      <w:pPr>
        <w:pStyle w:val="ListParagraph"/>
      </w:pPr>
      <w:r w:rsidRPr="003F766B">
        <w:rPr>
          <w:rFonts w:ascii="Nyala" w:hAnsi="Nyala" w:cs="Nyala"/>
          <w:b/>
          <w:bCs/>
        </w:rPr>
        <w:t>አዲስ</w:t>
      </w:r>
      <w:r w:rsidRPr="003F766B">
        <w:t xml:space="preserve"> (Adiss</w:t>
      </w:r>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Debretsion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Haile Gebreslase and Doctor Tewodos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r w:rsidR="000423DE" w:rsidRPr="00DE467F">
        <w:t xml:space="preserve">Edraw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198DFC0"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Pr="00BC42C5">
        <w:rPr>
          <w:noProof/>
        </w:rPr>
        <w:t>[36]</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CycleGAN</w:t>
      </w:r>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r w:rsidRPr="007D2938">
        <w:t>CycleGAN</w:t>
      </w:r>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spatio-temporal constraint effect.</w:t>
      </w:r>
      <w:r w:rsidR="002D2D55">
        <w:t xml:space="preserve"> </w:t>
      </w:r>
    </w:p>
    <w:p w14:paraId="0B5C948E" w14:textId="1C867CD6" w:rsidR="00F75C02" w:rsidRPr="00F75C02" w:rsidRDefault="002D2D55" w:rsidP="00D47498">
      <w:pPr>
        <w:pStyle w:val="ListParagraph"/>
        <w:numPr>
          <w:ilvl w:val="0"/>
          <w:numId w:val="38"/>
        </w:numPr>
      </w:pPr>
      <w:r w:rsidRPr="002D2D55">
        <w:t>RecycleGAN</w:t>
      </w:r>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The purpose of contrasts </w:t>
      </w:r>
      <w:r w:rsidRPr="002D2D55">
        <w:lastRenderedPageBreak/>
        <w:t>with 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r w:rsidR="00E37E74" w:rsidRPr="003D45E3">
        <w:t>S</w:t>
      </w:r>
      <w:r w:rsidRPr="003D45E3">
        <w:t xml:space="preserve">patio-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0C2A65"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0C2A6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0C2A65"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0C2A65"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 xml:space="preserve">(i.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0C2A6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0C2A6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686A6471"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0C2A65"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0C2A65"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5" w:name="_Toc51406937"/>
      <w:r>
        <w:t>Temporal Discriminator</w:t>
      </w:r>
      <w:bookmarkEnd w:id="225"/>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r>
              <w:t>CycleGAN with Feature Preserving</w:t>
            </w:r>
            <w:r w:rsidRPr="004928A5">
              <w:t>Training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0C2A65"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LeakyReLU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self.combined = tf.keras.Model(inputs=[img_A, img_B],</w:t>
      </w:r>
      <w:r w:rsidRPr="00066573">
        <w:rPr>
          <w:rFonts w:ascii="Courier New" w:hAnsi="Courier New" w:cs="Courier New"/>
          <w:color w:val="000000"/>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t>d_loss_fn, g_loss_fn = gan.get_adversarial_losses_fn(adversarial_loss_mode)</w:t>
      </w:r>
      <w:r w:rsidRPr="00066573">
        <w:rPr>
          <w:rFonts w:ascii="Courier New" w:hAnsi="Courier New" w:cs="Courier New"/>
          <w:color w:val="000000"/>
          <w:sz w:val="20"/>
          <w:szCs w:val="20"/>
        </w:rPr>
        <w:br/>
        <w:t>cycle_loss_fn = tf.losses.MeanAbsoluteError()</w:t>
      </w:r>
      <w:r w:rsidRPr="00066573">
        <w:rPr>
          <w:rFonts w:ascii="Courier New" w:hAnsi="Courier New" w:cs="Courier New"/>
          <w:color w:val="000000"/>
          <w:sz w:val="20"/>
          <w:szCs w:val="20"/>
        </w:rPr>
        <w:br/>
        <w:t>identity_loss_fn = tf.losses.MeanAbsoluteError()</w:t>
      </w:r>
      <w:r w:rsidRPr="00066573">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inputs1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inputs2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temporal_predictor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t>Py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P_optimizer = keras.optimizers.Adam(learning_rat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train_P</w:t>
      </w:r>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tf.GradientTap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pt: </w:t>
      </w:r>
      <w:r w:rsidRPr="00066573">
        <w:rPr>
          <w:rFonts w:ascii="Courier New" w:hAnsi="Courier New" w:cs="Courier New"/>
          <w:color w:val="000000"/>
          <w:sz w:val="20"/>
          <w:szCs w:val="20"/>
        </w:rPr>
        <w:br/>
        <w:t xml:space="preserve">        A_p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B_p = Py([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P_loss_fn(A, A_p)</w:t>
      </w:r>
      <w:r w:rsidRPr="00066573">
        <w:rPr>
          <w:rFonts w:ascii="Courier New" w:hAnsi="Courier New" w:cs="Courier New"/>
          <w:color w:val="000000"/>
          <w:sz w:val="20"/>
          <w:szCs w:val="20"/>
        </w:rPr>
        <w:br/>
        <w:t xml:space="preserve">        Px_loss = xl1_loss * LAMBDA</w:t>
      </w:r>
      <w:r w:rsidRPr="00066573">
        <w:rPr>
          <w:rFonts w:ascii="Courier New" w:hAnsi="Courier New" w:cs="Courier New"/>
          <w:color w:val="000000"/>
          <w:sz w:val="20"/>
          <w:szCs w:val="20"/>
        </w:rPr>
        <w:br/>
        <w:t xml:space="preserve">        yl1_loss = P_loss_fn(B, B_p)</w:t>
      </w:r>
      <w:r w:rsidRPr="00066573">
        <w:rPr>
          <w:rFonts w:ascii="Courier New" w:hAnsi="Courier New" w:cs="Courier New"/>
          <w:color w:val="000000"/>
          <w:sz w:val="20"/>
          <w:szCs w:val="20"/>
        </w:rPr>
        <w:br/>
        <w:t xml:space="preserve">        Py_loss = yl1_loss * LAMBDA</w:t>
      </w:r>
      <w:r w:rsidRPr="00066573">
        <w:rPr>
          <w:rFonts w:ascii="Courier New" w:hAnsi="Courier New" w:cs="Courier New"/>
          <w:color w:val="000000"/>
          <w:sz w:val="20"/>
          <w:szCs w:val="20"/>
        </w:rPr>
        <w:br/>
        <w:t xml:space="preserve">        P_loss = (Px_loss + Py_loss)* args.cycle_loss_weigh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P_grad = pt.gradient(P_loss, Px.trainable_variables +Py.trainable_variables)</w:t>
      </w:r>
      <w:r w:rsidRPr="00066573">
        <w:rPr>
          <w:rFonts w:ascii="Courier New" w:hAnsi="Courier New" w:cs="Courier New"/>
          <w:color w:val="000000"/>
          <w:sz w:val="20"/>
          <w:szCs w:val="20"/>
        </w:rPr>
        <w:br/>
        <w:t xml:space="preserve">   P_optimizer.apply_gradients(zip(P_grad, Px.trainable_variables + Py.trainable_variables))</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A_p, B_p, {</w:t>
      </w:r>
      <w:r w:rsidRPr="00066573">
        <w:rPr>
          <w:rFonts w:ascii="Courier New" w:hAnsi="Courier New" w:cs="Courier New"/>
          <w:color w:val="219161"/>
          <w:sz w:val="20"/>
          <w:szCs w:val="20"/>
        </w:rPr>
        <w:t>'Px_loss'</w:t>
      </w:r>
      <w:r w:rsidRPr="00066573">
        <w:rPr>
          <w:rFonts w:ascii="Courier New" w:hAnsi="Courier New" w:cs="Courier New"/>
          <w:color w:val="000000"/>
          <w:sz w:val="20"/>
          <w:szCs w:val="20"/>
        </w:rPr>
        <w:t xml:space="preserve">: Px_loss,  </w:t>
      </w:r>
      <w:r w:rsidRPr="00066573">
        <w:rPr>
          <w:rFonts w:ascii="Courier New" w:hAnsi="Courier New" w:cs="Courier New"/>
          <w:color w:val="219161"/>
          <w:sz w:val="20"/>
          <w:szCs w:val="20"/>
        </w:rPr>
        <w:t>'Py_loss'</w:t>
      </w:r>
      <w:r w:rsidRPr="00066573">
        <w:rPr>
          <w:rFonts w:ascii="Courier New" w:hAnsi="Courier New" w:cs="Courier New"/>
          <w:color w:val="000000"/>
          <w:sz w:val="20"/>
          <w:szCs w:val="20"/>
        </w:rPr>
        <w:t>: Py_loss}</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efficientnet.tfkeras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t>base_model = eff.EfficientNetB7(input_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include_top=</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x = base_model.layers[</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get_content_features</w:t>
      </w:r>
      <w:r w:rsidRPr="00066573">
        <w:rPr>
          <w:rFonts w:ascii="Courier New" w:hAnsi="Courier New" w:cs="Courier New"/>
          <w:color w:val="0000FF"/>
          <w:sz w:val="20"/>
          <w:szCs w:val="20"/>
        </w:rPr>
        <w:t>(a,b)</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M_A, M_A2B = get_content_features(A, A2B)</w:t>
      </w:r>
      <w:r w:rsidRPr="00066573">
        <w:rPr>
          <w:rFonts w:ascii="Courier New" w:hAnsi="Courier New" w:cs="Courier New"/>
          <w:color w:val="000000"/>
          <w:sz w:val="20"/>
          <w:szCs w:val="20"/>
        </w:rPr>
        <w:br/>
        <w:t>M_A_A2B = identity_loss_fn(M_A, M_A2B)</w:t>
      </w:r>
      <w:r w:rsidRPr="00066573">
        <w:rPr>
          <w:rFonts w:ascii="Courier New" w:hAnsi="Courier New" w:cs="Courier New"/>
          <w:color w:val="000000"/>
          <w:sz w:val="20"/>
          <w:szCs w:val="20"/>
        </w:rPr>
        <w:br/>
        <w:t>M_B, M_B2A = get_content_features(B, B2A)</w:t>
      </w:r>
      <w:r w:rsidRPr="00066573">
        <w:rPr>
          <w:rFonts w:ascii="Courier New" w:hAnsi="Courier New" w:cs="Courier New"/>
          <w:color w:val="000000"/>
          <w:sz w:val="20"/>
          <w:szCs w:val="20"/>
        </w:rPr>
        <w:br/>
        <w:t>M_B_B2A = identity_loss_fn(M_B, M_B2A)</w:t>
      </w:r>
    </w:p>
    <w:p w14:paraId="5EC84E6F" w14:textId="3038FEB7" w:rsidR="000B2220" w:rsidRPr="00110F70" w:rsidRDefault="000B2220" w:rsidP="009217CA">
      <w:pPr>
        <w:pStyle w:val="Heading2"/>
      </w:pPr>
      <w:bookmarkStart w:id="235" w:name="_Toc51406947"/>
      <w:r w:rsidRPr="00110F70">
        <w:t xml:space="preserve">Temporal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A2B2A_cycle_loss = cycle_loss_fn(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f = flownet2(A, prev)</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t xml:space="preserve">prev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insertTemporalInformation(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r w:rsidR="00636BD7">
              <w:rPr>
                <w:sz w:val="23"/>
                <w:szCs w:val="23"/>
              </w:rPr>
              <w:t>EfficientNET</w:t>
            </w:r>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5B9899A2" w:rsidR="002F6995" w:rsidRPr="00465806" w:rsidRDefault="002F6995" w:rsidP="00836C21">
      <w:pPr>
        <w:pStyle w:val="Heading3"/>
      </w:pPr>
      <w:bookmarkStart w:id="257" w:name="_Toc51406953"/>
      <w:r w:rsidRPr="00465806">
        <w:t>Flower to flower</w:t>
      </w:r>
      <w:bookmarkEnd w:id="257"/>
      <w:r w:rsidRPr="00465806">
        <w:t xml:space="preserve"> </w:t>
      </w:r>
    </w:p>
    <w:p w14:paraId="3E298E0E" w14:textId="047783B8"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5950B2DD"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7EAA3ED" w:rsidR="00872755" w:rsidRPr="000F7F7C" w:rsidRDefault="00872755" w:rsidP="00D47498">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gan CC </w:t>
      </w:r>
      <w:r w:rsidR="00E71545">
        <w:t>Human evaluation study</w:t>
      </w:r>
      <w:r>
        <w:t xml:space="preserve"> present</w:t>
      </w:r>
      <w:r w:rsidR="00E96A19">
        <w:t>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0F8AD4C2" w:rsidR="008B293A" w:rsidRPr="00A77ED4" w:rsidRDefault="008B293A" w:rsidP="008B293A">
      <w:pPr>
        <w:ind w:left="360"/>
      </w:pPr>
      <w:r w:rsidRPr="00A77ED4">
        <w:t>Vanishing gradient and gradient explosion problem minimized by applying gradient penalty to the discriminator network. Using the gradient penalty 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41477DFA" w:rsidR="00F02536" w:rsidRDefault="00F02536" w:rsidP="00781389">
            <w:pPr>
              <w:keepNext/>
              <w:jc w:val="center"/>
              <w:rPr>
                <w:noProof/>
              </w:rPr>
            </w:pPr>
            <w:r w:rsidRPr="00633C5F">
              <w:rPr>
                <w:noProof/>
                <w:sz w:val="18"/>
                <w:szCs w:val="18"/>
              </w:rPr>
              <w:t>Number of examples</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47CEFC3C"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r w:rsidRPr="00015C8A">
        <w:rPr>
          <w:color w:val="FF0000"/>
          <w:highlight w:val="yellow"/>
        </w:rPr>
        <w:lastRenderedPageBreak/>
        <w:t>afsdfafdasfd</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38DB4008" w:rsidR="00851C68" w:rsidRDefault="00851C68" w:rsidP="009217CA">
      <w:pPr>
        <w:pStyle w:val="Heading2"/>
      </w:pPr>
      <w:bookmarkStart w:id="261" w:name="_Toc51406957"/>
      <w:r w:rsidRPr="00851C68">
        <w:t>Conclusion</w:t>
      </w:r>
      <w:bookmarkEnd w:id="261"/>
    </w:p>
    <w:p w14:paraId="3FD76DE8" w14:textId="77777777" w:rsidR="00851C68" w:rsidRDefault="00851C68" w:rsidP="009217CA">
      <w:pPr>
        <w:pStyle w:val="Heading2"/>
      </w:pPr>
      <w:bookmarkStart w:id="262" w:name="_Toc51406958"/>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D40699">
      <w:pPr>
        <w:pStyle w:val="Title"/>
      </w:pPr>
      <w:r w:rsidRPr="005A0995">
        <w:lastRenderedPageBreak/>
        <w:t>References</w:t>
      </w:r>
      <w:bookmarkEnd w:id="222"/>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C6513" w14:textId="77777777" w:rsidR="000C2A65" w:rsidRDefault="000C2A65" w:rsidP="006C5C4D">
      <w:pPr>
        <w:spacing w:after="0" w:line="240" w:lineRule="auto"/>
      </w:pPr>
      <w:r>
        <w:separator/>
      </w:r>
    </w:p>
  </w:endnote>
  <w:endnote w:type="continuationSeparator" w:id="0">
    <w:p w14:paraId="38C680EC" w14:textId="77777777" w:rsidR="000C2A65" w:rsidRDefault="000C2A65"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0A6B" w:rsidRDefault="00D6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0A6B" w:rsidRDefault="00D6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F0E382" w14:textId="77777777" w:rsidR="000C2A65" w:rsidRDefault="000C2A65" w:rsidP="006C5C4D">
      <w:pPr>
        <w:spacing w:after="0" w:line="240" w:lineRule="auto"/>
      </w:pPr>
      <w:r>
        <w:separator/>
      </w:r>
    </w:p>
  </w:footnote>
  <w:footnote w:type="continuationSeparator" w:id="0">
    <w:p w14:paraId="073A9E02" w14:textId="77777777" w:rsidR="000C2A65" w:rsidRDefault="000C2A65" w:rsidP="006C5C4D">
      <w:pPr>
        <w:spacing w:after="0" w:line="240" w:lineRule="auto"/>
      </w:pPr>
      <w:r>
        <w:continuationSeparator/>
      </w:r>
    </w:p>
  </w:footnote>
  <w:footnote w:id="1">
    <w:p w14:paraId="477C4AEB" w14:textId="38FA7075" w:rsidR="00D60A6B" w:rsidRDefault="00D60A6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0A6B" w:rsidRPr="0087636F" w:rsidRDefault="00D60A6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60A6B" w:rsidRDefault="00D60A6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0A6B" w:rsidRDefault="00D60A6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0A6B" w:rsidRDefault="00D60A6B">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3E80"/>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595D"/>
    <w:rsid w:val="00926776"/>
    <w:rsid w:val="00926C3F"/>
    <w:rsid w:val="00926FF7"/>
    <w:rsid w:val="00927253"/>
    <w:rsid w:val="0092762E"/>
    <w:rsid w:val="009300B7"/>
    <w:rsid w:val="0093027A"/>
    <w:rsid w:val="0093105E"/>
    <w:rsid w:val="0093331C"/>
    <w:rsid w:val="00933770"/>
    <w:rsid w:val="00933989"/>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3842"/>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6A19"/>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FDA"/>
    <w:rsid w:val="00F8316B"/>
    <w:rsid w:val="00F84749"/>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jpe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9</TotalTime>
  <Pages>71</Pages>
  <Words>42745</Words>
  <Characters>243651</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44</cp:revision>
  <cp:lastPrinted>2020-08-29T09:53:00Z</cp:lastPrinted>
  <dcterms:created xsi:type="dcterms:W3CDTF">2020-09-15T13:42:00Z</dcterms:created>
  <dcterms:modified xsi:type="dcterms:W3CDTF">2020-09-19T15:4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